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7A7109A4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5D8BD4F5" w14:textId="77777777" w:rsidR="00E614DD" w:rsidRDefault="00C15DB9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5875A8EC" w14:textId="77777777" w:rsidR="00E614DD" w:rsidRDefault="00C15DB9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34DE517B" w14:textId="77777777" w:rsidR="00E614DD" w:rsidRDefault="00C15DB9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4FE8BD2A" w14:textId="77777777" w:rsidR="00E614DD" w:rsidRPr="00C71746" w:rsidRDefault="00F90943">
      <w:pPr>
        <w:pStyle w:val="Title"/>
        <w:rPr>
          <w:b/>
        </w:rPr>
      </w:pPr>
      <w:r w:rsidRPr="00C71746">
        <w:rPr>
          <w:b/>
        </w:rPr>
        <w:t>Odyssey P</w:t>
      </w:r>
      <w:r w:rsidR="00680ED1" w:rsidRPr="00C71746">
        <w:rPr>
          <w:b/>
        </w:rPr>
        <w:t>resentation</w:t>
      </w:r>
    </w:p>
    <w:p w14:paraId="2EADDA29" w14:textId="6A9D6DD3" w:rsidR="00560391" w:rsidRDefault="003E10E8" w:rsidP="00560391">
      <w:r>
        <w:t>With the blessing of Alcin</w:t>
      </w:r>
      <w:r w:rsidR="00F6773D">
        <w:t xml:space="preserve">ous, Odysseus </w:t>
      </w:r>
      <w:r w:rsidR="00C27B31" w:rsidRPr="00F6773D">
        <w:rPr>
          <w:rFonts w:ascii="Times New Roman" w:hAnsi="Times New Roman" w:cs="Times New Roman"/>
        </w:rPr>
        <w:t>is</w:t>
      </w:r>
      <w:r w:rsidR="00C27B31">
        <w:t xml:space="preserve"> all set to reach his home </w:t>
      </w:r>
      <w:r w:rsidR="00F6773D">
        <w:rPr>
          <w:i/>
        </w:rPr>
        <w:t>Ithac</w:t>
      </w:r>
      <w:r w:rsidR="00C27B31" w:rsidRPr="003E10E8">
        <w:rPr>
          <w:i/>
        </w:rPr>
        <w:t>a</w:t>
      </w:r>
      <w:r w:rsidR="00C27B31">
        <w:t xml:space="preserve"> where his son and wife are waiting for him to return. He travels to the sea from </w:t>
      </w:r>
      <w:r w:rsidR="00606267">
        <w:t>where he leaves with the new crew</w:t>
      </w:r>
      <w:r w:rsidR="00C27B31">
        <w:t xml:space="preserve"> at midnight. During his journey, he dozes off while ship reaches Ithaca</w:t>
      </w:r>
      <w:r>
        <w:t>: h</w:t>
      </w:r>
      <w:r w:rsidR="00C27B31">
        <w:t xml:space="preserve">is hometown. Sailors </w:t>
      </w:r>
      <w:r>
        <w:t>unload</w:t>
      </w:r>
      <w:r w:rsidR="00C27B31">
        <w:t xml:space="preserve"> </w:t>
      </w:r>
      <w:r w:rsidR="000B2C1B">
        <w:t>him and</w:t>
      </w:r>
      <w:r w:rsidR="00C27B31">
        <w:t xml:space="preserve"> all his goods on the seashore besides an olive tree. They turn back to continue their journey. </w:t>
      </w:r>
      <w:r w:rsidR="00EB4218">
        <w:t xml:space="preserve"> </w:t>
      </w:r>
      <w:r w:rsidR="00EB4218">
        <w:fldChar w:fldCharType="begin"/>
      </w:r>
      <w:r w:rsidR="00EB4218">
        <w:instrText xml:space="preserve"> ADDIN ZOTERO_ITEM CSL_CITATION {"citationID":"Fv7K6lta","properties":{"formattedCitation":"(Homer)","plainCitation":"(Homer)","noteIndex":0},"citationItems":[{"id":163,"uris":["http://zotero.org/users/local/CKNkWnK9/items/SDKPR49H"],"uri":["http://zotero.org/users/local/CKNkWnK9/items/SDKPR49H"],"itemData":{"id":163,"type":"book","title":"Odyssey","publisher":"Houghton, Mifflin and Company","number-of-pages":"410","source":"Google Books","note":"Google-Books-ID: YM4PAAAAYAAJ","language":"en","author":[{"family":"Homer","given":""}],"issued":{"date-parts":[["1891"]]}}}],"schema":"https://github.com/citation-style-language/schema/raw/master/csl-citation.json"} </w:instrText>
      </w:r>
      <w:r w:rsidR="00EB4218">
        <w:fldChar w:fldCharType="separate"/>
      </w:r>
      <w:r w:rsidR="00EB4218" w:rsidRPr="00EB4218">
        <w:rPr>
          <w:rFonts w:ascii="Times New Roman" w:hAnsi="Times New Roman" w:cs="Times New Roman"/>
        </w:rPr>
        <w:t>(Homer)</w:t>
      </w:r>
      <w:r w:rsidR="00EB4218">
        <w:fldChar w:fldCharType="end"/>
      </w:r>
      <w:r w:rsidR="00F6773D">
        <w:t xml:space="preserve">Poseidon takes a notice on </w:t>
      </w:r>
      <w:r w:rsidR="00E46105">
        <w:t>Odysseu</w:t>
      </w:r>
      <w:r w:rsidR="00F6773D">
        <w:t>s</w:t>
      </w:r>
      <w:r w:rsidR="00D43826">
        <w:t xml:space="preserve"> arriva</w:t>
      </w:r>
      <w:r w:rsidR="00F6773D">
        <w:t>l</w:t>
      </w:r>
      <w:r w:rsidR="00D43826">
        <w:t xml:space="preserve"> and c</w:t>
      </w:r>
      <w:r>
        <w:t>om</w:t>
      </w:r>
      <w:r w:rsidR="00F6773D">
        <w:t>plains to Z</w:t>
      </w:r>
      <w:r>
        <w:t>eus that Odysse</w:t>
      </w:r>
      <w:r w:rsidR="00E46105">
        <w:t>us</w:t>
      </w:r>
      <w:r>
        <w:t xml:space="preserve"> has</w:t>
      </w:r>
      <w:r w:rsidR="00D43826">
        <w:t xml:space="preserve"> achieved his goal without any sacrifice. </w:t>
      </w:r>
      <w:r w:rsidR="00F6773D">
        <w:t>Poseidon</w:t>
      </w:r>
      <w:r w:rsidR="00D43826">
        <w:t xml:space="preserve"> is a God of sea and Zeus’s brother who creates hurdles </w:t>
      </w:r>
      <w:r w:rsidR="00F6773D">
        <w:t xml:space="preserve">in </w:t>
      </w:r>
      <w:r w:rsidR="00E46105">
        <w:t>Odysseus’s</w:t>
      </w:r>
      <w:r w:rsidR="00F6773D">
        <w:t xml:space="preserve"> journey. </w:t>
      </w:r>
      <w:r w:rsidR="00D43826">
        <w:t xml:space="preserve">Zeus is a king of God. He orders </w:t>
      </w:r>
      <w:r w:rsidR="00F6773D">
        <w:t>Poseidon</w:t>
      </w:r>
      <w:r w:rsidR="00D43826">
        <w:t xml:space="preserve"> to do whatever he thinks is suitable. As a result</w:t>
      </w:r>
      <w:r w:rsidR="00F6773D">
        <w:t>,</w:t>
      </w:r>
      <w:r w:rsidR="00D43826">
        <w:t xml:space="preserve"> </w:t>
      </w:r>
      <w:r w:rsidR="00F6773D">
        <w:t>Poseidon</w:t>
      </w:r>
      <w:r w:rsidR="00D43826">
        <w:t xml:space="preserve"> turns the ship</w:t>
      </w:r>
      <w:r w:rsidR="00F6773D">
        <w:t xml:space="preserve"> of Alcin</w:t>
      </w:r>
      <w:r w:rsidR="00D43826">
        <w:t>ous towards the stone</w:t>
      </w:r>
      <w:r w:rsidR="00F6773D">
        <w:t>,</w:t>
      </w:r>
      <w:r w:rsidR="00D43826">
        <w:t xml:space="preserve"> away from their planned route. They later realize that </w:t>
      </w:r>
      <w:r w:rsidR="00606267">
        <w:t xml:space="preserve">the </w:t>
      </w:r>
      <w:r w:rsidR="00C71746">
        <w:t>prediction</w:t>
      </w:r>
      <w:r w:rsidR="00606267">
        <w:t xml:space="preserve"> has </w:t>
      </w:r>
      <w:r>
        <w:t>come</w:t>
      </w:r>
      <w:r w:rsidR="00606267">
        <w:t xml:space="preserve"> true as we have been st</w:t>
      </w:r>
      <w:r w:rsidR="00F6773D">
        <w:t>ruck by the Poseidon’s weapon</w:t>
      </w:r>
      <w:r w:rsidR="00606267">
        <w:t xml:space="preserve"> because we didn’t sacrifice twelve bulls. They decide</w:t>
      </w:r>
      <w:r w:rsidR="00C71746">
        <w:t>d</w:t>
      </w:r>
      <w:r w:rsidR="00606267">
        <w:t xml:space="preserve"> not to take any wanderers from now onwards and make necessary sacrifices</w:t>
      </w:r>
      <w:r w:rsidR="00EB4218">
        <w:t xml:space="preserve"> </w:t>
      </w:r>
      <w:r w:rsidR="00EB4218">
        <w:fldChar w:fldCharType="begin"/>
      </w:r>
      <w:r w:rsidR="00EB4218">
        <w:instrText xml:space="preserve"> ADDIN ZOTERO_ITEM CSL_CITATION {"citationID":"noigalbt","properties":{"formattedCitation":"(Homer)","plainCitation":"(Homer)","noteIndex":0},"citationItems":[{"id":163,"uris":["http://zotero.org/users/local/CKNkWnK9/items/SDKPR49H"],"uri":["http://zotero.org/users/local/CKNkWnK9/items/SDKPR49H"],"itemData":{"id":163,"type":"book","title":"Odyssey","publisher":"Houghton, Mifflin and Company","number-of-pages":"410","source":"Google Books","note":"Google-Books-ID: YM4PAAAAYAAJ","language":"en","author":[{"family":"Homer","given":""}],"issued":{"date-parts":[["1891"]]}}}],"schema":"https://github.com/citation-style-language/schema/raw/master/csl-citation.json"} </w:instrText>
      </w:r>
      <w:r w:rsidR="00EB4218">
        <w:fldChar w:fldCharType="separate"/>
      </w:r>
      <w:r w:rsidR="00EB4218" w:rsidRPr="00EB4218">
        <w:rPr>
          <w:rFonts w:ascii="Times New Roman" w:hAnsi="Times New Roman" w:cs="Times New Roman"/>
        </w:rPr>
        <w:t>(Homer)</w:t>
      </w:r>
      <w:r w:rsidR="00EB4218">
        <w:fldChar w:fldCharType="end"/>
      </w:r>
      <w:r w:rsidR="00EB4218">
        <w:t xml:space="preserve"> </w:t>
      </w:r>
      <w:r w:rsidR="00560391">
        <w:t>.</w:t>
      </w:r>
    </w:p>
    <w:p w14:paraId="5E9731EE" w14:textId="6DA4FD0C" w:rsidR="00EB4218" w:rsidRDefault="00560391" w:rsidP="00EB4218">
      <w:r>
        <w:t xml:space="preserve">On waking up, </w:t>
      </w:r>
      <w:r w:rsidR="00F6773D">
        <w:t>O</w:t>
      </w:r>
      <w:r w:rsidR="00E46105">
        <w:t>dysseu</w:t>
      </w:r>
      <w:r w:rsidR="00F6773D">
        <w:t>s</w:t>
      </w:r>
      <w:r>
        <w:t xml:space="preserve"> refuse to recognize his home. He thinks he is being robbed by the sailors and dumped in </w:t>
      </w:r>
      <w:r w:rsidR="003E10E8">
        <w:t>an</w:t>
      </w:r>
      <w:r>
        <w:t xml:space="preserve"> unknown </w:t>
      </w:r>
      <w:r w:rsidR="00A47F5B">
        <w:t>land. At</w:t>
      </w:r>
      <w:r>
        <w:t xml:space="preserve"> the same moment, A</w:t>
      </w:r>
      <w:r w:rsidR="00E46105">
        <w:t>thena appears</w:t>
      </w:r>
      <w:r w:rsidR="00C71746">
        <w:t xml:space="preserve"> in</w:t>
      </w:r>
      <w:r w:rsidR="00E46105">
        <w:t xml:space="preserve"> </w:t>
      </w:r>
      <w:r>
        <w:t>disguised as a shepherd boy.</w:t>
      </w:r>
      <w:r w:rsidR="000B2C1B">
        <w:t xml:space="preserve"> She is a daughter of Zeus</w:t>
      </w:r>
      <w:r w:rsidR="000B2C1B" w:rsidRPr="000B2C1B">
        <w:t xml:space="preserve"> </w:t>
      </w:r>
      <w:r w:rsidR="00F6773D">
        <w:t xml:space="preserve">who </w:t>
      </w:r>
      <w:r w:rsidR="000B2C1B">
        <w:t xml:space="preserve">on several </w:t>
      </w:r>
      <w:r w:rsidR="00F6773D">
        <w:t>occasions, helps Odysseus</w:t>
      </w:r>
      <w:r w:rsidR="000B2C1B">
        <w:t xml:space="preserve"> reach home.  </w:t>
      </w:r>
      <w:r>
        <w:t xml:space="preserve"> He asks her to tel</w:t>
      </w:r>
      <w:r w:rsidR="00E46105">
        <w:t xml:space="preserve">l about location and </w:t>
      </w:r>
      <w:r>
        <w:t xml:space="preserve">where he can hide his </w:t>
      </w:r>
      <w:r w:rsidR="00A47F5B">
        <w:t>treasure</w:t>
      </w:r>
      <w:r w:rsidR="00EB4218">
        <w:t xml:space="preserve"> </w:t>
      </w:r>
      <w:r w:rsidR="00EB4218">
        <w:fldChar w:fldCharType="begin"/>
      </w:r>
      <w:r w:rsidR="00EB4218">
        <w:instrText xml:space="preserve"> ADDIN ZOTERO_ITEM CSL_CITATION {"citationID":"icXaP3DX","properties":{"formattedCitation":"(Homer)","plainCitation":"(Homer)","noteIndex":0},"citationItems":[{"id":163,"uris":["http://zotero.org/users/local/CKNkWnK9/items/SDKPR49H"],"uri":["http://zotero.org/users/local/CKNkWnK9/items/SDKPR49H"],"itemData":{"id":163,"type":"book","title":"Odyssey","publisher":"Houghton, Mifflin and Company","number-of-pages":"410","source":"Google Books","note":"Google-Books-ID: YM4PAAAAYAAJ","language":"en","author":[{"family":"Homer","given":""}],"issued":{"date-parts":[["1891"]]}}}],"schema":"https://github.com/citation-style-language/schema/raw/master/csl-citation.json"} </w:instrText>
      </w:r>
      <w:r w:rsidR="00EB4218">
        <w:fldChar w:fldCharType="separate"/>
      </w:r>
      <w:r w:rsidR="00EB4218" w:rsidRPr="00EB4218">
        <w:rPr>
          <w:rFonts w:ascii="Times New Roman" w:hAnsi="Times New Roman" w:cs="Times New Roman"/>
        </w:rPr>
        <w:t>(Homer)</w:t>
      </w:r>
      <w:r w:rsidR="00EB4218">
        <w:fldChar w:fldCharType="end"/>
      </w:r>
      <w:r>
        <w:t xml:space="preserve">. She laughs at his ability of not recognizing his homeland. </w:t>
      </w:r>
      <w:r w:rsidR="00A47F5B">
        <w:t xml:space="preserve"> S</w:t>
      </w:r>
      <w:r w:rsidR="00E46105">
        <w:t xml:space="preserve">he gives him clues while he </w:t>
      </w:r>
      <w:r w:rsidR="00A47F5B">
        <w:t xml:space="preserve">lies saying that </w:t>
      </w:r>
      <w:r w:rsidR="00F6773D">
        <w:t>in order</w:t>
      </w:r>
      <w:r w:rsidR="00A47F5B">
        <w:t xml:space="preserve"> to get that treasure he had to go through killing the son of a king. He continues that </w:t>
      </w:r>
      <w:r w:rsidR="000B2C1B">
        <w:t xml:space="preserve">he </w:t>
      </w:r>
      <w:r w:rsidR="000B2C1B">
        <w:lastRenderedPageBreak/>
        <w:t>asked for some men to take him home but they left him here.</w:t>
      </w:r>
      <w:r w:rsidR="00E46105">
        <w:t xml:space="preserve"> She then shows him </w:t>
      </w:r>
      <w:r w:rsidR="00C71746">
        <w:t>the</w:t>
      </w:r>
      <w:r w:rsidR="00E46105">
        <w:t xml:space="preserve"> true form </w:t>
      </w:r>
      <w:r w:rsidR="00C71746">
        <w:t xml:space="preserve">of her </w:t>
      </w:r>
      <w:bookmarkStart w:id="0" w:name="_GoBack"/>
      <w:bookmarkEnd w:id="0"/>
      <w:r w:rsidR="00E46105">
        <w:t xml:space="preserve">and tells him to </w:t>
      </w:r>
      <w:r w:rsidR="000B2C1B">
        <w:t>stop lying. She was the one from the start who helped her reach here with all his money. He asks her to give a proof t</w:t>
      </w:r>
      <w:r w:rsidR="00E46105">
        <w:t>hat they are in Ithaca</w:t>
      </w:r>
      <w:r w:rsidR="000B2C1B">
        <w:t xml:space="preserve">. He then kisses the sand after </w:t>
      </w:r>
      <w:r w:rsidR="00565F48">
        <w:t>realizing</w:t>
      </w:r>
      <w:r w:rsidR="00E46105">
        <w:t xml:space="preserve"> he is in his home</w:t>
      </w:r>
      <w:r w:rsidR="00565F48">
        <w:t xml:space="preserve">. </w:t>
      </w:r>
      <w:r w:rsidR="00E46105">
        <w:t>Athena</w:t>
      </w:r>
      <w:r w:rsidR="00565F48">
        <w:t xml:space="preserve"> then helps him</w:t>
      </w:r>
      <w:r w:rsidR="00E46105">
        <w:t xml:space="preserve"> to</w:t>
      </w:r>
      <w:r w:rsidR="00565F48">
        <w:t xml:space="preserve"> hide his </w:t>
      </w:r>
      <w:r w:rsidR="00E46105">
        <w:t>treasure</w:t>
      </w:r>
      <w:r w:rsidR="00565F48">
        <w:t xml:space="preserve"> in a cave. He then cries about his wife and her sufferings. She assures him that she will stay beside him and help him. She turns her into an old man so no one </w:t>
      </w:r>
      <w:r w:rsidR="001E7E86">
        <w:t xml:space="preserve">recognizes him easily. She later tells him to wait until she </w:t>
      </w:r>
      <w:r w:rsidR="00E46105">
        <w:t>retrieves his Son Telemachus</w:t>
      </w:r>
      <w:r w:rsidR="001E7E86">
        <w:t xml:space="preserve"> who seems to be </w:t>
      </w:r>
      <w:r w:rsidR="00E46105">
        <w:t>oblivious</w:t>
      </w:r>
      <w:r w:rsidR="001E7E86">
        <w:t xml:space="preserve"> of the fact that his father has returned home</w:t>
      </w:r>
      <w:r w:rsidR="00EB4218">
        <w:t xml:space="preserve"> </w:t>
      </w:r>
      <w:r w:rsidR="00EB4218">
        <w:fldChar w:fldCharType="begin"/>
      </w:r>
      <w:r w:rsidR="00EB4218">
        <w:instrText xml:space="preserve"> ADDIN ZOTERO_ITEM CSL_CITATION {"citationID":"RAzyCbnZ","properties":{"formattedCitation":"(Homer)","plainCitation":"(Homer)","noteIndex":0},"citationItems":[{"id":163,"uris":["http://zotero.org/users/local/CKNkWnK9/items/SDKPR49H"],"uri":["http://zotero.org/users/local/CKNkWnK9/items/SDKPR49H"],"itemData":{"id":163,"type":"book","title":"Odyssey","publisher":"Houghton, Mifflin and Company","number-of-pages":"410","source":"Google Books","note":"Google-Books-ID: YM4PAAAAYAAJ","language":"en","author":[{"family":"Homer","given":""}],"issued":{"date-parts":[["1891"]]}}}],"schema":"https://github.com/citation-style-language/schema/raw/master/csl-citation.json"} </w:instrText>
      </w:r>
      <w:r w:rsidR="00EB4218">
        <w:fldChar w:fldCharType="separate"/>
      </w:r>
      <w:r w:rsidR="00EB4218" w:rsidRPr="00EB4218">
        <w:rPr>
          <w:rFonts w:ascii="Times New Roman" w:hAnsi="Times New Roman" w:cs="Times New Roman"/>
        </w:rPr>
        <w:t>(Homer)</w:t>
      </w:r>
      <w:r w:rsidR="00EB4218">
        <w:fldChar w:fldCharType="end"/>
      </w:r>
      <w:r w:rsidR="001E7E86">
        <w:t>.</w:t>
      </w:r>
    </w:p>
    <w:p w14:paraId="69636BE6" w14:textId="77777777" w:rsidR="00EB4218" w:rsidRDefault="00EB4218">
      <w:pPr>
        <w:suppressAutoHyphens w:val="0"/>
      </w:pPr>
      <w:r>
        <w:br w:type="page"/>
      </w:r>
    </w:p>
    <w:p w14:paraId="262F3ABC" w14:textId="77777777" w:rsidR="00EB4218" w:rsidRDefault="00EB4218" w:rsidP="00EB4218">
      <w:pPr>
        <w:rPr>
          <w:b/>
        </w:rPr>
      </w:pPr>
      <w:r w:rsidRPr="00EB4218">
        <w:rPr>
          <w:b/>
        </w:rPr>
        <w:lastRenderedPageBreak/>
        <w:t>Works Cited</w:t>
      </w:r>
    </w:p>
    <w:p w14:paraId="7CED1283" w14:textId="77777777" w:rsidR="00EB4218" w:rsidRPr="00EB4218" w:rsidRDefault="00EB4218" w:rsidP="00EB421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B4218">
        <w:rPr>
          <w:rFonts w:ascii="Times New Roman" w:hAnsi="Times New Roman" w:cs="Times New Roman"/>
        </w:rPr>
        <w:t xml:space="preserve">Homer. </w:t>
      </w:r>
      <w:r w:rsidRPr="00EB4218">
        <w:rPr>
          <w:rFonts w:ascii="Times New Roman" w:hAnsi="Times New Roman" w:cs="Times New Roman"/>
          <w:i/>
          <w:iCs/>
        </w:rPr>
        <w:t>Odyssey</w:t>
      </w:r>
      <w:r w:rsidRPr="00EB4218">
        <w:rPr>
          <w:rFonts w:ascii="Times New Roman" w:hAnsi="Times New Roman" w:cs="Times New Roman"/>
        </w:rPr>
        <w:t>. Houghton, Mifflin and Company, 1891.</w:t>
      </w:r>
    </w:p>
    <w:p w14:paraId="2DEC3216" w14:textId="77777777" w:rsidR="00EB4218" w:rsidRPr="00EB4218" w:rsidRDefault="00EB4218" w:rsidP="00EB4218">
      <w:pPr>
        <w:rPr>
          <w:b/>
        </w:rPr>
      </w:pPr>
      <w:r>
        <w:rPr>
          <w:b/>
        </w:rPr>
        <w:fldChar w:fldCharType="end"/>
      </w:r>
    </w:p>
    <w:sectPr w:rsidR="00EB4218" w:rsidRPr="00EB4218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A7CE4C" w14:textId="77777777" w:rsidR="00C15DB9" w:rsidRDefault="00C15DB9">
      <w:pPr>
        <w:spacing w:line="240" w:lineRule="auto"/>
      </w:pPr>
      <w:r>
        <w:separator/>
      </w:r>
    </w:p>
  </w:endnote>
  <w:endnote w:type="continuationSeparator" w:id="0">
    <w:p w14:paraId="64817D21" w14:textId="77777777" w:rsidR="00C15DB9" w:rsidRDefault="00C15DB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14B3FF" w14:textId="77777777" w:rsidR="00C15DB9" w:rsidRDefault="00C15DB9">
      <w:pPr>
        <w:spacing w:line="240" w:lineRule="auto"/>
      </w:pPr>
      <w:r>
        <w:separator/>
      </w:r>
    </w:p>
  </w:footnote>
  <w:footnote w:type="continuationSeparator" w:id="0">
    <w:p w14:paraId="7B4E16AC" w14:textId="77777777" w:rsidR="00C15DB9" w:rsidRDefault="00C15DB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2D9059" w14:textId="77777777" w:rsidR="00E614DD" w:rsidRDefault="00C15DB9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90943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263128" w14:textId="77777777" w:rsidR="00E614DD" w:rsidRDefault="00C15DB9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90943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40CBB"/>
    <w:rsid w:val="000B2C1B"/>
    <w:rsid w:val="000B78C8"/>
    <w:rsid w:val="001463B2"/>
    <w:rsid w:val="001E7E86"/>
    <w:rsid w:val="001F62C0"/>
    <w:rsid w:val="00245E02"/>
    <w:rsid w:val="00353B66"/>
    <w:rsid w:val="00364805"/>
    <w:rsid w:val="003E10E8"/>
    <w:rsid w:val="00456604"/>
    <w:rsid w:val="004A2675"/>
    <w:rsid w:val="004F7139"/>
    <w:rsid w:val="005525EB"/>
    <w:rsid w:val="00560391"/>
    <w:rsid w:val="00565F48"/>
    <w:rsid w:val="0057093C"/>
    <w:rsid w:val="00606267"/>
    <w:rsid w:val="00680ED1"/>
    <w:rsid w:val="00691EC1"/>
    <w:rsid w:val="007C53FB"/>
    <w:rsid w:val="008B7D18"/>
    <w:rsid w:val="008F1F97"/>
    <w:rsid w:val="008F4052"/>
    <w:rsid w:val="00985A65"/>
    <w:rsid w:val="009D1ABA"/>
    <w:rsid w:val="009D4EB3"/>
    <w:rsid w:val="00A47F5B"/>
    <w:rsid w:val="00B13D1B"/>
    <w:rsid w:val="00B818DF"/>
    <w:rsid w:val="00BA1BAA"/>
    <w:rsid w:val="00BC7BA9"/>
    <w:rsid w:val="00C15DB9"/>
    <w:rsid w:val="00C27B31"/>
    <w:rsid w:val="00C71746"/>
    <w:rsid w:val="00CD3FEE"/>
    <w:rsid w:val="00D05A7B"/>
    <w:rsid w:val="00D43826"/>
    <w:rsid w:val="00D52117"/>
    <w:rsid w:val="00DB0D39"/>
    <w:rsid w:val="00E14005"/>
    <w:rsid w:val="00E46105"/>
    <w:rsid w:val="00E614DD"/>
    <w:rsid w:val="00E627B4"/>
    <w:rsid w:val="00E85378"/>
    <w:rsid w:val="00EB4218"/>
    <w:rsid w:val="00F6773D"/>
    <w:rsid w:val="00F83220"/>
    <w:rsid w:val="00F90943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82AC53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765F95"/>
    <w:rsid w:val="00A95CC9"/>
    <w:rsid w:val="00DF3A8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74</Words>
  <Characters>441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04T07:39:00Z</dcterms:created>
  <dcterms:modified xsi:type="dcterms:W3CDTF">2019-11-04T07:39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RxrCjIMh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